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866EBB" w:rsidRDefault="00866EBB" w:rsidP="001B646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ELLO MARIAM OMOBOLANLE</w:t>
      </w:r>
    </w:p>
    <w:p w:rsidR="00CD7A2B" w:rsidRDefault="00866EBB" w:rsidP="001B6464">
      <w:pPr>
        <w:spacing w:after="0" w:line="240" w:lineRule="auto"/>
        <w:jc w:val="center"/>
        <w:rPr>
          <w:rFonts w:ascii="Times New Roman" w:hAnsi="Times New Roman" w:cs="Times New Roman"/>
          <w:b/>
          <w:sz w:val="24"/>
          <w:szCs w:val="24"/>
        </w:rPr>
      </w:pPr>
      <w:r w:rsidRPr="00866EBB">
        <w:rPr>
          <w:rFonts w:ascii="Times New Roman" w:hAnsi="Times New Roman" w:cs="Times New Roman"/>
          <w:b/>
          <w:sz w:val="24"/>
          <w:szCs w:val="24"/>
        </w:rPr>
        <w:t>ND/23/SLT/PT/0350</w:t>
      </w:r>
    </w:p>
    <w:p w:rsidR="00670EDD" w:rsidRDefault="00670EDD" w:rsidP="00C73AD7">
      <w:pPr>
        <w:spacing w:after="0" w:line="240" w:lineRule="auto"/>
        <w:jc w:val="center"/>
        <w:rPr>
          <w:rFonts w:ascii="Times New Roman" w:hAnsi="Times New Roman" w:cs="Times New Roman"/>
          <w:sz w:val="24"/>
          <w:szCs w:val="24"/>
        </w:rPr>
      </w:pPr>
    </w:p>
    <w:p w:rsidR="001B6464" w:rsidRDefault="001B6464"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15743B">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1C57CA" w:rsidRDefault="00246B28" w:rsidP="00C73AD7">
      <w:pPr>
        <w:spacing w:line="276"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14" name="Picture 5" descr="C:\Users\USER\Downloads\WhatsApp Image 2025-10-06 at 1.56.1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5-10-06 at 1.56.18 PM.jpeg"/>
                    <pic:cNvPicPr>
                      <a:picLocks noChangeAspect="1" noChangeArrowheads="1"/>
                    </pic:cNvPicPr>
                  </pic:nvPicPr>
                  <pic:blipFill>
                    <a:blip r:embed="rId7"/>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lastRenderedPageBreak/>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8"/>
          <w:footerReference w:type="default" r:id="rId9"/>
          <w:footerReference w:type="first" r:id="rId10"/>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0030612C"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30612C"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00C73AD7"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00C73AD7"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00C73AD7" w:rsidRPr="00BA5366">
        <w:rPr>
          <w:rFonts w:ascii="Times New Roman" w:hAnsi="Times New Roman" w:cs="Times New Roman"/>
          <w:bCs/>
          <w:i/>
          <w:iCs/>
          <w:sz w:val="24"/>
          <w:szCs w:val="24"/>
          <w:lang w:val="en-US"/>
        </w:rPr>
        <w:t>American Journal of Energy Research, 2021</w:t>
      </w:r>
      <w:r w:rsidR="00C73AD7" w:rsidRPr="00BA5366">
        <w:rPr>
          <w:rFonts w:ascii="Times New Roman" w:hAnsi="Times New Roman" w:cs="Times New Roman"/>
          <w:bCs/>
          <w:sz w:val="24"/>
          <w:szCs w:val="24"/>
          <w:lang w:val="en-US"/>
        </w:rPr>
        <w:t xml:space="preserve">, </w:t>
      </w:r>
      <w:r w:rsidR="00C73AD7" w:rsidRPr="00BA5366">
        <w:rPr>
          <w:rFonts w:ascii="Times New Roman" w:hAnsi="Times New Roman" w:cs="Times New Roman"/>
          <w:bCs/>
          <w:i/>
          <w:iCs/>
          <w:sz w:val="24"/>
          <w:szCs w:val="24"/>
          <w:lang w:val="en-US"/>
        </w:rPr>
        <w:t>9</w:t>
      </w:r>
      <w:r w:rsidR="00C73AD7"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end"/>
      </w:r>
      <w:bookmarkEnd w:id="2"/>
    </w:p>
    <w:sectPr w:rsidR="00072901" w:rsidSect="00BA5366">
      <w:footerReference w:type="even" r:id="rId20"/>
      <w:footerReference w:type="default" r:id="rId21"/>
      <w:footerReference w:type="first" r:id="rId22"/>
      <w:pgSz w:w="12240" w:h="15840"/>
      <w:pgMar w:top="1440" w:right="1440" w:bottom="1440" w:left="1440" w:header="720" w:footer="230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13E31" w:rsidRDefault="00513E31" w:rsidP="00154901">
      <w:pPr>
        <w:spacing w:after="0" w:line="240" w:lineRule="auto"/>
      </w:pPr>
      <w:r>
        <w:separator/>
      </w:r>
    </w:p>
  </w:endnote>
  <w:endnote w:type="continuationSeparator" w:id="1">
    <w:p w:rsidR="00513E31" w:rsidRDefault="00513E31" w:rsidP="001549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t>i</w:t>
    </w:r>
  </w:p>
  <w:p w:rsidR="00B6363D" w:rsidRDefault="00294D93">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246B28">
      <w:rPr>
        <w:noProof/>
      </w:rPr>
      <w:t>ii</w:t>
    </w:r>
    <w:r>
      <w:fldChar w:fldCharType="end"/>
    </w:r>
  </w:p>
  <w:p w:rsidR="00B6363D" w:rsidRDefault="00513E3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246B28">
      <w:rPr>
        <w:noProof/>
      </w:rPr>
      <w:t>i</w:t>
    </w:r>
    <w:r>
      <w:fldChar w:fldCharType="end"/>
    </w:r>
  </w:p>
  <w:p w:rsidR="00B6363D" w:rsidRDefault="00513E31">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t>i</w:t>
    </w:r>
  </w:p>
  <w:p w:rsidR="00083EAB" w:rsidRDefault="00294D93">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246B28">
      <w:rPr>
        <w:noProof/>
      </w:rPr>
      <w:t>18</w:t>
    </w:r>
    <w:r>
      <w:fldChar w:fldCharType="end"/>
    </w:r>
  </w:p>
  <w:p w:rsidR="00083EAB" w:rsidRDefault="00513E31">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294D93">
      <w:rPr>
        <w:noProof/>
      </w:rPr>
      <w:t>1</w:t>
    </w:r>
    <w:r>
      <w:fldChar w:fldCharType="end"/>
    </w:r>
  </w:p>
  <w:p w:rsidR="00083EAB" w:rsidRDefault="00513E3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13E31" w:rsidRDefault="00513E31" w:rsidP="00154901">
      <w:pPr>
        <w:spacing w:after="0" w:line="240" w:lineRule="auto"/>
      </w:pPr>
      <w:r>
        <w:separator/>
      </w:r>
    </w:p>
  </w:footnote>
  <w:footnote w:type="continuationSeparator" w:id="1">
    <w:p w:rsidR="00513E31" w:rsidRDefault="00513E31" w:rsidP="0015490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C73AD7"/>
    <w:rsid w:val="00154901"/>
    <w:rsid w:val="0015743B"/>
    <w:rsid w:val="001B6464"/>
    <w:rsid w:val="001C57CA"/>
    <w:rsid w:val="00246B28"/>
    <w:rsid w:val="0029048E"/>
    <w:rsid w:val="00294D93"/>
    <w:rsid w:val="002D304B"/>
    <w:rsid w:val="00305206"/>
    <w:rsid w:val="0030612C"/>
    <w:rsid w:val="003A6811"/>
    <w:rsid w:val="00444CA2"/>
    <w:rsid w:val="00456474"/>
    <w:rsid w:val="00474137"/>
    <w:rsid w:val="004B4F65"/>
    <w:rsid w:val="00502B66"/>
    <w:rsid w:val="00513E31"/>
    <w:rsid w:val="005A7B0F"/>
    <w:rsid w:val="00670EDD"/>
    <w:rsid w:val="006D3C81"/>
    <w:rsid w:val="00866EBB"/>
    <w:rsid w:val="00873438"/>
    <w:rsid w:val="008B721F"/>
    <w:rsid w:val="00977A65"/>
    <w:rsid w:val="00BD7253"/>
    <w:rsid w:val="00C5064F"/>
    <w:rsid w:val="00C73AD7"/>
    <w:rsid w:val="00CD7A2B"/>
    <w:rsid w:val="00D56290"/>
    <w:rsid w:val="00D73B05"/>
    <w:rsid w:val="00E066E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 w:type="paragraph" w:styleId="BalloonText">
    <w:name w:val="Balloon Text"/>
    <w:basedOn w:val="Normal"/>
    <w:link w:val="BalloonTextChar"/>
    <w:uiPriority w:val="99"/>
    <w:semiHidden/>
    <w:unhideWhenUsed/>
    <w:rsid w:val="001C5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7CA"/>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25</Pages>
  <Words>5788</Words>
  <Characters>3299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1</cp:revision>
  <dcterms:created xsi:type="dcterms:W3CDTF">2025-08-12T11:04:00Z</dcterms:created>
  <dcterms:modified xsi:type="dcterms:W3CDTF">2025-10-06T12:56:00Z</dcterms:modified>
</cp:coreProperties>
</file>